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1F8B64D8" w:rsidR="00FC158F" w:rsidRPr="0033480C" w:rsidRDefault="00FC158F" w:rsidP="00172AC1">
      <w:pPr>
        <w:pStyle w:val="Abstract"/>
        <w:jc w:val="center"/>
      </w:pPr>
      <w:r>
        <w:fldChar w:fldCharType="begin"/>
      </w:r>
      <w:r>
        <w:instrText xml:space="preserve"> DATE \@ "d-MMM-yy" </w:instrText>
      </w:r>
      <w:r>
        <w:fldChar w:fldCharType="separate"/>
      </w:r>
      <w:r w:rsidR="004B12C0">
        <w:rPr>
          <w:noProof/>
        </w:rPr>
        <w:t>7-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rsidR="00000000">
        <w:fldChar w:fldCharType="begin"/>
      </w:r>
      <w:r w:rsidR="00000000">
        <w:instrText xml:space="preserve"> SEQ Table \* ARABIC </w:instrText>
      </w:r>
      <w:r w:rsidR="00000000">
        <w:fldChar w:fldCharType="separate"/>
      </w:r>
      <w:r w:rsidR="004957B0">
        <w:rPr>
          <w:noProof/>
        </w:rPr>
        <w:t>1</w:t>
      </w:r>
      <w:r w:rsidR="00000000">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rsidR="00000000">
        <w:fldChar w:fldCharType="begin"/>
      </w:r>
      <w:r w:rsidR="00000000">
        <w:instrText xml:space="preserve"> SEQ Table \* ARABIC </w:instrText>
      </w:r>
      <w:r w:rsidR="00000000">
        <w:fldChar w:fldCharType="separate"/>
      </w:r>
      <w:r w:rsidR="004957B0">
        <w:rPr>
          <w:noProof/>
        </w:rPr>
        <w:t>2</w:t>
      </w:r>
      <w:r w:rsidR="00000000">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3</w:t>
      </w:r>
      <w:r w:rsidR="00000000">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rsidR="00000000">
        <w:fldChar w:fldCharType="begin"/>
      </w:r>
      <w:r w:rsidR="00000000">
        <w:instrText xml:space="preserve"> SEQ Figure \* ARABIC </w:instrText>
      </w:r>
      <w:r w:rsidR="00000000">
        <w:fldChar w:fldCharType="separate"/>
      </w:r>
      <w:r w:rsidR="004957B0">
        <w:rPr>
          <w:noProof/>
        </w:rPr>
        <w:t>1</w:t>
      </w:r>
      <w:r w:rsidR="00000000">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4614FF9F" w14:textId="702EB75C" w:rsidR="00F4459E" w:rsidRPr="00F4459E" w:rsidRDefault="00810921" w:rsidP="00810921">
      <w:pPr>
        <w:pStyle w:val="MyNote"/>
      </w:pPr>
      <w:r>
        <w:t>BRIEF DISCUSSION ABOUT POPULIST GOVERNMENT IN ARGENTINA</w:t>
      </w:r>
    </w:p>
    <w:p w14:paraId="6E5615BF" w14:textId="65B4429D" w:rsidR="00F40C0F" w:rsidRDefault="00F40C0F" w:rsidP="00F40C0F">
      <w:pPr>
        <w:pStyle w:val="Caption"/>
      </w:pPr>
      <w:r>
        <w:t xml:space="preserve">Table </w:t>
      </w:r>
      <w:r w:rsidR="00000000">
        <w:fldChar w:fldCharType="begin"/>
      </w:r>
      <w:r w:rsidR="00000000">
        <w:instrText xml:space="preserve"> SEQ Table \* ARABIC </w:instrText>
      </w:r>
      <w:r w:rsidR="00000000">
        <w:fldChar w:fldCharType="separate"/>
      </w:r>
      <w:r w:rsidR="004957B0">
        <w:rPr>
          <w:noProof/>
        </w:rPr>
        <w:t>4</w:t>
      </w:r>
      <w:r w:rsidR="00000000">
        <w:rPr>
          <w:noProof/>
        </w:rP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rsidR="00000000">
        <w:fldChar w:fldCharType="begin"/>
      </w:r>
      <w:r w:rsidR="00000000">
        <w:instrText xml:space="preserve"> SEQ Figure \* ARABIC </w:instrText>
      </w:r>
      <w:r w:rsidR="00000000">
        <w:fldChar w:fldCharType="separate"/>
      </w:r>
      <w:r w:rsidR="004957B0">
        <w:rPr>
          <w:noProof/>
        </w:rPr>
        <w:t>2</w:t>
      </w:r>
      <w:r w:rsidR="00000000">
        <w:rPr>
          <w:noProof/>
        </w:rPr>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5</w:t>
      </w:r>
      <w:r w:rsidR="00000000">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7DB659C" w:rsidR="00F4055A" w:rsidRDefault="00FF1CB5" w:rsidP="00F4055A">
      <w:pPr>
        <w:pStyle w:val="Caption"/>
        <w:spacing w:after="240" w:line="360" w:lineRule="auto"/>
        <w:jc w:val="both"/>
      </w:pPr>
      <w:r>
        <w:t xml:space="preserve">Evo Morales </w:t>
      </w:r>
      <w:r w:rsidR="00881CDE">
        <w:t>was sworn in for</w:t>
      </w:r>
      <w:r w:rsidR="001B6409">
        <w:t xml:space="preserve"> his fir</w:t>
      </w:r>
      <w:r w:rsidR="00055E7B">
        <w:t>st</w:t>
      </w:r>
      <w:r w:rsidR="001B6409">
        <w:t xml:space="preserve"> term as president of Bolivia in 2006</w:t>
      </w:r>
      <w:r w:rsidR="001F71A4">
        <w:t xml:space="preserve"> and immediately </w:t>
      </w:r>
      <w:r w:rsidR="00A53A1E">
        <w:t xml:space="preserve">pushed for </w:t>
      </w:r>
      <w:r w:rsidR="001E52A3">
        <w:t>major</w:t>
      </w:r>
      <w:r w:rsidR="00A53A1E">
        <w:t xml:space="preserve"> interventions</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w:t>
      </w:r>
      <w:r w:rsidR="00315665">
        <w:t>h</w:t>
      </w:r>
      <w:r w:rsidR="00CD1E98">
        <w:t xml:space="preserve">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09162A">
        <w:t>. Its</w:t>
      </w:r>
      <w:r w:rsidR="00E8559E">
        <w:t xml:space="preserve"> intention</w:t>
      </w:r>
      <w:r w:rsidR="0009162A">
        <w:t xml:space="preserve"> is</w:t>
      </w:r>
      <w:r w:rsidR="00E8559E">
        <w:t xml:space="preserve"> to oppose United States own trade agreement </w:t>
      </w:r>
      <w:r w:rsidR="009E119B">
        <w:t xml:space="preserve">for the Americas, the </w:t>
      </w:r>
      <w:r w:rsidR="00E8559E">
        <w:t>ALCA.</w:t>
      </w:r>
    </w:p>
    <w:p w14:paraId="4A87E5D6" w14:textId="18EA73EA" w:rsidR="00496407" w:rsidRDefault="00D87A4B" w:rsidP="0059539F">
      <w:pPr>
        <w:pStyle w:val="Caption"/>
        <w:spacing w:after="240" w:line="360" w:lineRule="auto"/>
        <w:jc w:val="both"/>
      </w:pPr>
      <w:r>
        <w:t xml:space="preserve">During the constitutional convention, </w:t>
      </w:r>
      <w:r w:rsidR="002035B4">
        <w:t xml:space="preserve">Morales’ party, the </w:t>
      </w:r>
      <w:proofErr w:type="spellStart"/>
      <w:r w:rsidR="002035B4">
        <w:rPr>
          <w:i/>
          <w:iCs/>
        </w:rPr>
        <w:t>Movimiento</w:t>
      </w:r>
      <w:proofErr w:type="spellEnd"/>
      <w:r w:rsidR="002035B4">
        <w:rPr>
          <w:i/>
          <w:iCs/>
        </w:rPr>
        <w:t xml:space="preserve"> al </w:t>
      </w:r>
      <w:proofErr w:type="spellStart"/>
      <w:r w:rsidR="002035B4">
        <w:rPr>
          <w:i/>
          <w:iCs/>
        </w:rPr>
        <w:t>Socialismo</w:t>
      </w:r>
      <w:proofErr w:type="spellEnd"/>
      <w:r w:rsidR="002035B4">
        <w:rPr>
          <w:i/>
          <w:iCs/>
        </w:rPr>
        <w:t xml:space="preserve"> </w:t>
      </w:r>
      <w:r w:rsidR="002035B4">
        <w:t xml:space="preserve">(MAS, Movement Towards Socialism) </w:t>
      </w:r>
      <w:r w:rsidR="008A5973">
        <w:t xml:space="preserve">challenged the </w:t>
      </w:r>
      <w:r w:rsidR="008A5973">
        <w:t>guidelines approved by Congress on March 6</w:t>
      </w:r>
      <w:r w:rsidR="008A5973" w:rsidRPr="002035B4">
        <w:rPr>
          <w:vertAlign w:val="superscript"/>
        </w:rPr>
        <w:t>th</w:t>
      </w:r>
      <w:r>
        <w:t xml:space="preserve">. </w:t>
      </w:r>
      <w:r w:rsidR="002266B7">
        <w:t>The bylaws</w:t>
      </w:r>
      <w:r w:rsidR="008A5973">
        <w:t xml:space="preserve"> required a two-thirds vote to approve the new constitution</w:t>
      </w:r>
      <w:r w:rsidR="002266B7">
        <w:t>.</w:t>
      </w:r>
      <w:r w:rsidR="002035B4">
        <w:t xml:space="preserve"> </w:t>
      </w:r>
      <w:r w:rsidR="002266B7">
        <w:t xml:space="preserve">Members of MAS instead proposed </w:t>
      </w:r>
      <w:r w:rsidR="002035B4">
        <w:t xml:space="preserve">that most matters could be decided by a simple majority. </w:t>
      </w:r>
      <w:proofErr w:type="spellStart"/>
      <w:r w:rsidR="002035B4">
        <w:rPr>
          <w:i/>
          <w:iCs/>
        </w:rPr>
        <w:t>Departamentos</w:t>
      </w:r>
      <w:proofErr w:type="spellEnd"/>
      <w:r w:rsidR="002035B4">
        <w:rPr>
          <w:i/>
          <w:iCs/>
        </w:rPr>
        <w:t xml:space="preserve"> </w:t>
      </w:r>
      <w:r w:rsidR="002035B4">
        <w:t>(provinces) of the eastern part of the country that were seeking greater autonomy threated to not abide the new constitution if a simple majority rule was used.</w:t>
      </w:r>
      <w:r w:rsidR="003B3C62">
        <w:t xml:space="preserve"> </w:t>
      </w:r>
    </w:p>
    <w:p w14:paraId="091AAFAA" w14:textId="3B31A875" w:rsidR="0059539F" w:rsidRDefault="002035B4" w:rsidP="0059539F">
      <w:pPr>
        <w:pStyle w:val="Caption"/>
        <w:spacing w:after="240" w:line="360" w:lineRule="auto"/>
        <w:jc w:val="both"/>
      </w:pPr>
      <w:r>
        <w:t>Activist from these eastern provinces launched strikes, protests, and seized government infrastructure</w:t>
      </w:r>
      <w:r w:rsidR="003C6064">
        <w:t xml:space="preserve">. The protests </w:t>
      </w:r>
      <w:r>
        <w:t xml:space="preserve">eventually led to the explosion of a gas pipeline, and armed </w:t>
      </w:r>
      <w:r>
        <w:lastRenderedPageBreak/>
        <w:t>conflicts that resulted in 30 deaths (</w:t>
      </w:r>
      <w:proofErr w:type="spellStart"/>
      <w:r>
        <w:t>Sivak</w:t>
      </w:r>
      <w:proofErr w:type="spellEnd"/>
      <w:r>
        <w:t>, 2010, p. 210-22).</w:t>
      </w:r>
      <w:r w:rsidR="0059539F">
        <w:t xml:space="preserve"> </w:t>
      </w:r>
      <w:r w:rsidR="003B3C62">
        <w:t xml:space="preserve">Citing safety concerns, </w:t>
      </w:r>
      <w:r w:rsidR="003C6064">
        <w:t xml:space="preserve">Morales’ allies </w:t>
      </w:r>
      <w:r w:rsidR="003B3C62">
        <w:t xml:space="preserve">also moved the constitutional assembly </w:t>
      </w:r>
      <w:r w:rsidR="00496407">
        <w:t xml:space="preserve">away from the capital. </w:t>
      </w:r>
    </w:p>
    <w:p w14:paraId="21C8BB43" w14:textId="587495BA"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716212">
        <w:t>. It also</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A0666EF" w:rsidR="001353E6" w:rsidRDefault="009A6DB6" w:rsidP="00496407">
      <w:r>
        <w:t xml:space="preserve">Over the next 13 years, </w:t>
      </w:r>
      <w:r w:rsidR="000A49F1">
        <w:t xml:space="preserve">Morales would extensively use the powers of the Supreme Electoral Court to escape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w:t>
      </w:r>
      <w:r w:rsidR="00256F00">
        <w:t>he</w:t>
      </w:r>
      <w:r w:rsidR="00746254">
        <w:t xml:space="preserve">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4B8370D" w:rsidR="006D08DF" w:rsidRDefault="0062091D" w:rsidP="00496407">
      <w:r>
        <w:t xml:space="preserve">In </w:t>
      </w:r>
      <w:r w:rsidR="00753C49">
        <w:t>seeking approval to run for</w:t>
      </w:r>
      <w:r>
        <w:t xml:space="preserve"> a fourth time, Morales called for a referendum on the matter. </w:t>
      </w:r>
      <w:r w:rsidR="004B12C0">
        <w:t xml:space="preserve">Results were announced in February 2016, </w:t>
      </w:r>
      <w:r w:rsidR="00613761">
        <w:t xml:space="preserve">when 51.3% of voters </w:t>
      </w:r>
      <w:r w:rsidR="001B0FDA">
        <w:t xml:space="preserve">rejected Morales’ attempt to run for a fourth term. </w:t>
      </w:r>
      <w:r w:rsidR="00832E4D">
        <w:t xml:space="preserve">However, </w:t>
      </w:r>
      <w:r w:rsidR="006F2BCD">
        <w:t xml:space="preserve">in September, Morales </w:t>
      </w:r>
      <w:r w:rsidR="00055E7B">
        <w:t>filled</w:t>
      </w:r>
      <w:r w:rsidR="006F2BCD">
        <w:t xml:space="preserve"> a lawsuit in </w:t>
      </w:r>
      <w:r w:rsidR="002E400C">
        <w:t xml:space="preserve">the </w:t>
      </w:r>
      <w:proofErr w:type="spellStart"/>
      <w:r w:rsidR="002E400C">
        <w:t>Plurinational</w:t>
      </w:r>
      <w:proofErr w:type="spellEnd"/>
      <w:r w:rsidR="002E400C">
        <w:t xml:space="preserve"> Constitutional Tribunal </w:t>
      </w:r>
      <w:r w:rsidR="00E0739F">
        <w:t>arguing that term limits violated his political rights under the American Convention on Human Rights. The clause</w:t>
      </w:r>
      <w:r w:rsidR="00256F00">
        <w:t xml:space="preserve">, of course, </w:t>
      </w:r>
      <w:r w:rsidR="006F42D5">
        <w:t xml:space="preserve">is intended to prevent </w:t>
      </w:r>
      <w:r w:rsidR="00AA4157">
        <w:t xml:space="preserve">autocrats from barring the </w:t>
      </w:r>
      <w:r w:rsidR="003D2893">
        <w:t>opposition</w:t>
      </w:r>
      <w:r w:rsidR="005A0C39">
        <w:t xml:space="preserve"> to participate in elections, not to allow</w:t>
      </w:r>
      <w:r w:rsidR="00617A43">
        <w:t xml:space="preserve"> unlimited power to those that already have it. </w:t>
      </w:r>
      <w:r w:rsidR="001A15D1">
        <w:t xml:space="preserve">The court sided with Morales, allowing him to run for a fourth term. </w:t>
      </w:r>
    </w:p>
    <w:p w14:paraId="7D056F0A" w14:textId="1143475B" w:rsidR="00236E9F" w:rsidRDefault="00236E9F" w:rsidP="00496407">
      <w:r>
        <w:t>In</w:t>
      </w:r>
      <w:r w:rsidR="00BD3B3C">
        <w:t xml:space="preserve"> October 2019, </w:t>
      </w:r>
      <w:r w:rsidR="00F24FEC">
        <w:t xml:space="preserve">presidential elections </w:t>
      </w:r>
      <w:r w:rsidR="007D7BDA">
        <w:t xml:space="preserve">were held. </w:t>
      </w:r>
      <w:r w:rsidR="006B21B0">
        <w:t>With</w:t>
      </w:r>
      <w:r w:rsidR="007D7BDA">
        <w:t xml:space="preserve"> </w:t>
      </w:r>
      <w:r w:rsidR="00ED6724">
        <w:t>more than 80%</w:t>
      </w:r>
      <w:r w:rsidR="006B21B0">
        <w:t xml:space="preserve"> of voters verified, </w:t>
      </w:r>
      <w:r w:rsidR="008112B6">
        <w:t xml:space="preserve">it became clear that </w:t>
      </w:r>
      <w:r w:rsidR="007D7BDA">
        <w:t xml:space="preserve">Morales </w:t>
      </w:r>
      <w:r w:rsidR="008112B6">
        <w:t xml:space="preserve">would not be able to win </w:t>
      </w:r>
      <w:r w:rsidR="00652633">
        <w:t>on the first round</w:t>
      </w:r>
      <w:r w:rsidR="006B21B0">
        <w:t xml:space="preserve">, leaving him for a second </w:t>
      </w:r>
      <w:r w:rsidR="00BE06A9">
        <w:t>with Carlos Mesa</w:t>
      </w:r>
      <w:r w:rsidR="00CC4A0E">
        <w:t>. The legi</w:t>
      </w:r>
      <w:r w:rsidR="0037603D">
        <w:t xml:space="preserve">timacy of the election was first called into question when the </w:t>
      </w:r>
      <w:r w:rsidR="0037603D">
        <w:lastRenderedPageBreak/>
        <w:t xml:space="preserve">result count was </w:t>
      </w:r>
      <w:r w:rsidR="005671A1">
        <w:t xml:space="preserve">incomprehensibly </w:t>
      </w:r>
      <w:r w:rsidR="00B21459">
        <w:t xml:space="preserve">paused for 24 hours. </w:t>
      </w:r>
      <w:r w:rsidR="00652633">
        <w:t xml:space="preserve"> </w:t>
      </w:r>
      <w:r w:rsidR="007F33A3">
        <w:t xml:space="preserve">When results came back, Morales </w:t>
      </w:r>
      <w:r w:rsidR="003229C9">
        <w:t xml:space="preserve">was declared winner </w:t>
      </w:r>
      <w:r w:rsidR="00607929">
        <w:t xml:space="preserve">with 47% of votes. </w:t>
      </w:r>
    </w:p>
    <w:p w14:paraId="27D2E843" w14:textId="59C641B5" w:rsidR="00EE2803" w:rsidRPr="00EE2803" w:rsidRDefault="00607929" w:rsidP="00EE2803">
      <w:r>
        <w:t xml:space="preserve">However, the </w:t>
      </w:r>
      <w:r w:rsidRPr="00607929">
        <w:t>Organization of American States (OAS) issued a report in November 2019 that found evidence of election fraud</w:t>
      </w:r>
      <w:r w:rsidR="00585F1C">
        <w:t xml:space="preserve">, including </w:t>
      </w:r>
      <w:r w:rsidR="00220629">
        <w:t>falsified</w:t>
      </w:r>
      <w:r w:rsidR="00585F1C">
        <w:t xml:space="preserve"> signatures </w:t>
      </w:r>
      <w:r w:rsidR="00B7576D">
        <w:t>of poll officials and redirecting data to two hidden servers</w:t>
      </w:r>
      <w:r w:rsidR="009F3B87">
        <w:t xml:space="preserve"> outside of the Supreme Electoral Tribunal control.</w:t>
      </w:r>
      <w:r w:rsidR="006A7D8E">
        <w:t xml:space="preserve"> In the aftermath, protests </w:t>
      </w:r>
      <w:r w:rsidR="0079324B">
        <w:t xml:space="preserve">around the country led to at least 30 casualties. </w:t>
      </w:r>
      <w:r w:rsidR="009F3B87">
        <w:t xml:space="preserve">Morales resigned 10 days later and </w:t>
      </w:r>
      <w:r w:rsidR="00D6317A">
        <w:t>sought asylum in Mexico</w:t>
      </w:r>
      <w:r w:rsidR="006A7D8E">
        <w:t>, while new elections were called.</w:t>
      </w:r>
      <w:r w:rsidR="009F3B87">
        <w:t xml:space="preserve"> </w:t>
      </w:r>
    </w:p>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r w:rsidR="00000000">
        <w:fldChar w:fldCharType="begin"/>
      </w:r>
      <w:r w:rsidR="00000000">
        <w:instrText xml:space="preserve"> SEQ Table \* ARABIC </w:instrText>
      </w:r>
      <w:r w:rsidR="00000000">
        <w:fldChar w:fldCharType="separate"/>
      </w:r>
      <w:r w:rsidR="004957B0">
        <w:rPr>
          <w:noProof/>
        </w:rPr>
        <w:t>6</w:t>
      </w:r>
      <w:r w:rsidR="00000000">
        <w:rPr>
          <w:noProof/>
        </w:rP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rsidR="00000000">
        <w:fldChar w:fldCharType="begin"/>
      </w:r>
      <w:r w:rsidR="00000000">
        <w:instrText xml:space="preserve"> SEQ Figure \* ARABIC </w:instrText>
      </w:r>
      <w:r w:rsidR="00000000">
        <w:fldChar w:fldCharType="separate"/>
      </w:r>
      <w:r w:rsidR="004957B0">
        <w:rPr>
          <w:noProof/>
        </w:rPr>
        <w:t>3</w:t>
      </w:r>
      <w:r w:rsidR="00000000">
        <w:rPr>
          <w:noProof/>
        </w:rPr>
        <w:fldChar w:fldCharType="end"/>
      </w:r>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7</w:t>
      </w:r>
      <w:r w:rsidR="00000000">
        <w:rPr>
          <w:noProof/>
        </w:rPr>
        <w:fldChar w:fldCharType="end"/>
      </w:r>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6F3DC59A" w14:textId="783289B5" w:rsidR="00F74C5E" w:rsidRDefault="00AA1724" w:rsidP="00AA1724">
      <w:r>
        <w:t xml:space="preserve">Rafael Correa came into power </w:t>
      </w:r>
      <w:r w:rsidR="00804262">
        <w:t>in 2007</w:t>
      </w:r>
      <w:r w:rsidR="00266AEE">
        <w:t xml:space="preserve">, </w:t>
      </w:r>
      <w:r w:rsidR="00A0262D">
        <w:t xml:space="preserve">claiming to be the head of a citizen’s revolution against </w:t>
      </w:r>
      <w:r w:rsidR="003E6786">
        <w:t xml:space="preserve">corrupt political elites (Philip and Panizza, 2011). </w:t>
      </w:r>
      <w:r w:rsidR="00C8114E">
        <w:t>Correa’s party, the</w:t>
      </w:r>
      <w:r w:rsidR="001E57E8">
        <w:t xml:space="preserve"> PAIS Alliance, </w:t>
      </w:r>
      <w:r w:rsidR="00C8114E">
        <w:t xml:space="preserve">headed a coalition that included the Ecuadorian Socialist Party and the Communist Party of Ecuador. </w:t>
      </w:r>
      <w:r w:rsidR="00595D19">
        <w:t>His platform intended to put an end to the “long neoliberal night” in Ecuador</w:t>
      </w:r>
      <w:r w:rsidR="008D2F3E">
        <w:t xml:space="preserve"> (De La Torre, 2021, p. 155)</w:t>
      </w:r>
      <w:r w:rsidR="00595D19">
        <w:t xml:space="preserve">. </w:t>
      </w:r>
      <w:r w:rsidR="001A1EE2">
        <w:t>In February 2007, Correa</w:t>
      </w:r>
      <w:r w:rsidR="00FF1005">
        <w:t xml:space="preserve">’s push </w:t>
      </w:r>
      <w:r w:rsidR="001A1EE2">
        <w:t>for a new constitution</w:t>
      </w:r>
      <w:r w:rsidR="00FF1005">
        <w:t xml:space="preserve"> was approved by Congress, and a referendum was scheduled for April. </w:t>
      </w:r>
    </w:p>
    <w:p w14:paraId="18B2CDB0" w14:textId="04D54C85" w:rsidR="00EF707A" w:rsidRDefault="003331AE" w:rsidP="00AA1724">
      <w:r>
        <w:t>However,</w:t>
      </w:r>
      <w:r w:rsidR="00B30C34">
        <w:t xml:space="preserve"> Correa attempted to</w:t>
      </w:r>
      <w:r>
        <w:t xml:space="preserve"> make </w:t>
      </w:r>
      <w:r w:rsidR="0016468B">
        <w:t xml:space="preserve">last-minute </w:t>
      </w:r>
      <w:r>
        <w:t>changes to</w:t>
      </w:r>
      <w:r w:rsidR="00B30C34">
        <w:t xml:space="preserve"> </w:t>
      </w:r>
      <w:r>
        <w:t xml:space="preserve">the referendum text, granting more powers to the </w:t>
      </w:r>
      <w:r w:rsidR="00927A73">
        <w:t>constituent</w:t>
      </w:r>
      <w:r>
        <w:t xml:space="preserve"> assembly</w:t>
      </w:r>
      <w:r w:rsidR="00885F91">
        <w:t xml:space="preserve"> by dismissing Congress, then controlled by the opposition. </w:t>
      </w:r>
      <w:r w:rsidR="007533EB">
        <w:t xml:space="preserve">This initiated a clash between </w:t>
      </w:r>
      <w:r w:rsidR="00927A73">
        <w:t xml:space="preserve">the opposition-controlled </w:t>
      </w:r>
      <w:r w:rsidR="007533EB">
        <w:t xml:space="preserve">Congress and the </w:t>
      </w:r>
      <w:r w:rsidR="00927A73">
        <w:t>Electoral Tribunal which approved Correa’s revisions.</w:t>
      </w:r>
      <w:r w:rsidR="004A4CD6">
        <w:t xml:space="preserve"> </w:t>
      </w:r>
      <w:r w:rsidR="00EF707A">
        <w:t xml:space="preserve">The Electoral Tribunal </w:t>
      </w:r>
      <w:r w:rsidR="00EF45DA">
        <w:t>removed 57 members of Congress from office, allowing Correa to form a majority. When the</w:t>
      </w:r>
      <w:r w:rsidR="000964F1">
        <w:t xml:space="preserve"> Constitutional Court </w:t>
      </w:r>
      <w:r w:rsidR="000964F1">
        <w:lastRenderedPageBreak/>
        <w:t xml:space="preserve">found the removal to be unconstitutional and tried to reinstate the congressmen, </w:t>
      </w:r>
      <w:r w:rsidR="00AB50AC">
        <w:t>Congress voted to fire all nine judges of the court</w:t>
      </w:r>
      <w:r w:rsidR="00365E0B">
        <w:rPr>
          <w:rStyle w:val="FootnoteReference"/>
        </w:rPr>
        <w:footnoteReference w:id="5"/>
      </w:r>
      <w:r w:rsidR="00365E0B">
        <w:t>.</w:t>
      </w:r>
    </w:p>
    <w:p w14:paraId="32B15E3B" w14:textId="77777777" w:rsidR="00AA1724" w:rsidRDefault="00AA1724" w:rsidP="003636FA">
      <w:pPr>
        <w:pStyle w:val="Caption"/>
      </w:pPr>
    </w:p>
    <w:p w14:paraId="0D125CA8" w14:textId="77777777" w:rsidR="00AA1724" w:rsidRPr="00AA1724" w:rsidRDefault="00AA1724" w:rsidP="00AA1724"/>
    <w:p w14:paraId="023EF16D" w14:textId="30867E8B" w:rsidR="003636FA" w:rsidRDefault="003636FA" w:rsidP="003636FA">
      <w:pPr>
        <w:pStyle w:val="Caption"/>
      </w:pPr>
      <w:r>
        <w:t xml:space="preserve">Table </w:t>
      </w:r>
      <w:r w:rsidR="00000000">
        <w:fldChar w:fldCharType="begin"/>
      </w:r>
      <w:r w:rsidR="00000000">
        <w:instrText xml:space="preserve"> SEQ Table \* ARABIC </w:instrText>
      </w:r>
      <w:r w:rsidR="00000000">
        <w:fldChar w:fldCharType="separate"/>
      </w:r>
      <w:r w:rsidR="004957B0">
        <w:rPr>
          <w:noProof/>
        </w:rPr>
        <w:t>8</w:t>
      </w:r>
      <w:r w:rsidR="00000000">
        <w:rPr>
          <w:noProof/>
        </w:rPr>
        <w:fldChar w:fldCharType="end"/>
      </w:r>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A8C7616" w14:textId="457E6D44" w:rsidR="006F4C78" w:rsidRDefault="00F74C5E" w:rsidP="003636FA">
      <w:r>
        <w:t>The constituent assembly started with plenty of powers</w:t>
      </w:r>
      <w:r w:rsidR="00E23375">
        <w:t xml:space="preserve"> </w:t>
      </w:r>
      <w:r w:rsidR="00E23375">
        <w:t>and a majority of seats supporting Correa was elected</w:t>
      </w:r>
      <w:r w:rsidR="00F27019">
        <w:t>. Congress was dismissed</w:t>
      </w:r>
      <w:r>
        <w:t xml:space="preserve"> </w:t>
      </w:r>
      <w:r w:rsidR="009141E2">
        <w:t>and the constituent assembly gained full legislative powers</w:t>
      </w:r>
      <w:r w:rsidR="009141E2">
        <w:rPr>
          <w:rStyle w:val="FootnoteReference"/>
        </w:rPr>
        <w:footnoteReference w:id="6"/>
      </w:r>
      <w:r w:rsidR="009141E2">
        <w:t xml:space="preserve">. </w:t>
      </w:r>
      <w:r w:rsidR="005402E1">
        <w:t xml:space="preserve"> </w:t>
      </w:r>
      <w:r w:rsidR="006D2183">
        <w:t xml:space="preserve">Correa and his allies tried to rush the constitutional process. </w:t>
      </w:r>
      <w:r w:rsidR="00155C9E">
        <w:t xml:space="preserve">Even </w:t>
      </w:r>
      <w:r w:rsidR="006F4C78">
        <w:t>t</w:t>
      </w:r>
      <w:r w:rsidR="00155C9E">
        <w:t xml:space="preserve">he </w:t>
      </w:r>
      <w:r w:rsidR="006D2183">
        <w:t xml:space="preserve">head of the </w:t>
      </w:r>
      <w:r w:rsidR="006F4C78">
        <w:t xml:space="preserve">assembly, once Correa’s ally, </w:t>
      </w:r>
      <w:r w:rsidR="006D2183">
        <w:t xml:space="preserve">had to resign </w:t>
      </w:r>
      <w:r w:rsidR="00155C9E">
        <w:t xml:space="preserve">due to his opposition to speed up the debate. </w:t>
      </w:r>
      <w:r w:rsidR="006F4C78">
        <w:t xml:space="preserve">Further, </w:t>
      </w:r>
      <w:r w:rsidR="004D58DF">
        <w:t xml:space="preserve">the assembly used its unlimited powers to anticipate the referendum over the constitutional draft, circumvented the Electoral Tribunal prerogative and limiting the </w:t>
      </w:r>
      <w:r w:rsidR="00251CEF">
        <w:t>voters’</w:t>
      </w:r>
      <w:r w:rsidR="004D58DF">
        <w:t xml:space="preserve"> ability to </w:t>
      </w:r>
      <w:r w:rsidR="00376821">
        <w:t xml:space="preserve">acquire information about the draft. </w:t>
      </w:r>
    </w:p>
    <w:p w14:paraId="08E5013B" w14:textId="77777777" w:rsidR="007C214A" w:rsidRDefault="007C214A" w:rsidP="003636FA"/>
    <w:p w14:paraId="7634AE3A" w14:textId="4D98A856" w:rsidR="00F353FE" w:rsidRDefault="007C214A" w:rsidP="003636FA">
      <w:r>
        <w:t xml:space="preserve">The new constitution, approved </w:t>
      </w:r>
      <w:r w:rsidR="00826A80">
        <w:t>by</w:t>
      </w:r>
      <w:r>
        <w:t xml:space="preserve"> </w:t>
      </w:r>
      <w:r w:rsidR="00826A80">
        <w:t>63.9% of votes, was enacted in October</w:t>
      </w:r>
      <w:r w:rsidR="00C45F37">
        <w:t xml:space="preserve"> 2008. It brought radical changes to the organization of the Ecuadorian state. </w:t>
      </w:r>
      <w:r w:rsidR="0004314F">
        <w:t>Apart</w:t>
      </w:r>
      <w:r w:rsidR="00C45F37">
        <w:t xml:space="preserve"> of three tradition powers, it </w:t>
      </w:r>
      <w:r w:rsidR="0004314F">
        <w:t xml:space="preserve">created the Electoral Power and </w:t>
      </w:r>
      <w:r w:rsidR="005B1D80">
        <w:t>a fifth power headed by the</w:t>
      </w:r>
      <w:r w:rsidR="0004314F">
        <w:t xml:space="preserve"> Council of </w:t>
      </w:r>
      <w:r w:rsidR="00421973">
        <w:t>Citizen Participation and Social Control (</w:t>
      </w:r>
      <w:proofErr w:type="spellStart"/>
      <w:r w:rsidR="00421973">
        <w:rPr>
          <w:i/>
          <w:iCs/>
        </w:rPr>
        <w:t>Consejo</w:t>
      </w:r>
      <w:proofErr w:type="spellEnd"/>
      <w:r w:rsidR="00421973">
        <w:rPr>
          <w:i/>
          <w:iCs/>
        </w:rPr>
        <w:t xml:space="preserve"> de </w:t>
      </w:r>
      <w:proofErr w:type="spellStart"/>
      <w:r w:rsidR="00421973">
        <w:rPr>
          <w:i/>
          <w:iCs/>
        </w:rPr>
        <w:t>Participacíon</w:t>
      </w:r>
      <w:proofErr w:type="spellEnd"/>
      <w:r w:rsidR="00421973">
        <w:rPr>
          <w:i/>
          <w:iCs/>
        </w:rPr>
        <w:t xml:space="preserve"> </w:t>
      </w:r>
      <w:proofErr w:type="spellStart"/>
      <w:r w:rsidR="00421973">
        <w:rPr>
          <w:i/>
          <w:iCs/>
        </w:rPr>
        <w:t>Ciudadana</w:t>
      </w:r>
      <w:proofErr w:type="spellEnd"/>
      <w:r w:rsidR="00421973">
        <w:rPr>
          <w:i/>
          <w:iCs/>
        </w:rPr>
        <w:t xml:space="preserve"> y Control Social</w:t>
      </w:r>
      <w:r w:rsidR="00421973">
        <w:t>).</w:t>
      </w:r>
      <w:r w:rsidR="00E04EE1">
        <w:t xml:space="preserve"> The council was criticized for giving activists </w:t>
      </w:r>
      <w:r w:rsidR="00CD12A5">
        <w:t xml:space="preserve">designated by the Executive </w:t>
      </w:r>
      <w:r w:rsidR="00E04EE1">
        <w:t>a veto power over public policy</w:t>
      </w:r>
      <w:r w:rsidR="00CD12A5">
        <w:t xml:space="preserve"> proposed by Congress</w:t>
      </w:r>
      <w:r w:rsidR="00E04EE1">
        <w:t>.</w:t>
      </w:r>
      <w:r w:rsidR="00F353FE">
        <w:t xml:space="preserve"> </w:t>
      </w:r>
    </w:p>
    <w:p w14:paraId="75BE59A1" w14:textId="12C8CDC2" w:rsidR="00036B6B" w:rsidRDefault="0065623E" w:rsidP="003636FA">
      <w:r>
        <w:t xml:space="preserve">As emphasized by de la Torre (2012) and </w:t>
      </w:r>
      <w:proofErr w:type="spellStart"/>
      <w:r>
        <w:t>Conaghan</w:t>
      </w:r>
      <w:proofErr w:type="spellEnd"/>
      <w:r>
        <w:t xml:space="preserve"> and de la Torre (2008), </w:t>
      </w:r>
      <w:r w:rsidR="006E157C">
        <w:t>Correa used the frequent vot</w:t>
      </w:r>
      <w:r w:rsidR="00BE1947">
        <w:t xml:space="preserve">es </w:t>
      </w:r>
      <w:r w:rsidR="006E157C">
        <w:t>he faced (his election</w:t>
      </w:r>
      <w:r w:rsidR="00BE1947">
        <w:t xml:space="preserve"> and reelection, the</w:t>
      </w:r>
      <w:r w:rsidR="002915B7">
        <w:t xml:space="preserve"> multiple</w:t>
      </w:r>
      <w:r w:rsidR="006E157C">
        <w:t xml:space="preserve"> referend</w:t>
      </w:r>
      <w:r w:rsidR="002915B7">
        <w:t>a,</w:t>
      </w:r>
      <w:r w:rsidR="00E9389C">
        <w:t xml:space="preserve"> </w:t>
      </w:r>
      <w:r w:rsidR="00E9389C">
        <w:t>and the constituent elections</w:t>
      </w:r>
      <w:r w:rsidR="002915B7">
        <w:t>)</w:t>
      </w:r>
      <w:r w:rsidR="00E9389C">
        <w:t xml:space="preserve"> to enter a state of “permanent campaigning”</w:t>
      </w:r>
      <w:r w:rsidR="002B7361">
        <w:t xml:space="preserve">. </w:t>
      </w:r>
      <w:r w:rsidR="00AD6502">
        <w:t xml:space="preserve"> </w:t>
      </w:r>
      <w:r w:rsidR="007F1733">
        <w:t>During 2009, the year of his reelection,</w:t>
      </w:r>
      <w:r w:rsidR="004C300F">
        <w:t xml:space="preserve"> </w:t>
      </w:r>
      <w:r w:rsidR="000C3DC2">
        <w:t xml:space="preserve">Ecuador </w:t>
      </w:r>
      <w:r w:rsidR="00642153">
        <w:t>became the country with the largest number of national presidential broadcasts</w:t>
      </w:r>
      <w:r w:rsidR="00706DBB">
        <w:t xml:space="preserve"> </w:t>
      </w:r>
      <w:r w:rsidR="005469E7">
        <w:t>in</w:t>
      </w:r>
      <w:r w:rsidR="00706DBB">
        <w:t xml:space="preserve"> Latin America</w:t>
      </w:r>
      <w:r w:rsidR="00642153">
        <w:t xml:space="preserve">, </w:t>
      </w:r>
      <w:r w:rsidR="005469E7">
        <w:t>and Correa’s government became</w:t>
      </w:r>
      <w:r w:rsidR="00706DBB">
        <w:t xml:space="preserve"> the largest advertiser </w:t>
      </w:r>
      <w:r w:rsidR="005469E7">
        <w:t xml:space="preserve">of the country, spending more than US$40 million in propaganda. In total, </w:t>
      </w:r>
      <w:r w:rsidR="005469E7">
        <w:t>Correa</w:t>
      </w:r>
      <w:r w:rsidR="005469E7">
        <w:t xml:space="preserve">’s government aired 721 hours of </w:t>
      </w:r>
      <w:r w:rsidR="00A163FA">
        <w:t>presidential speeches and propaganda</w:t>
      </w:r>
      <w:r w:rsidR="005469E7">
        <w:t xml:space="preserve"> over </w:t>
      </w:r>
      <w:r w:rsidR="005469E7">
        <w:t>233 official broadcasts in radio and television</w:t>
      </w:r>
      <w:r w:rsidR="00A163FA">
        <w:rPr>
          <w:rStyle w:val="FootnoteReference"/>
        </w:rPr>
        <w:footnoteReference w:id="7"/>
      </w:r>
      <w:r w:rsidR="005469E7">
        <w:t>.</w:t>
      </w:r>
      <w:r w:rsidR="00A163FA">
        <w:t xml:space="preserve"> </w:t>
      </w:r>
    </w:p>
    <w:p w14:paraId="494B675D" w14:textId="068C1B56" w:rsidR="00A56A79" w:rsidRPr="00C9599B" w:rsidRDefault="00036B6B" w:rsidP="003636FA">
      <w:pPr>
        <w:rPr>
          <w:rFonts w:ascii="akzidenz-grotesk-next" w:hAnsi="akzidenz-grotesk-next"/>
          <w:color w:val="141414"/>
        </w:rPr>
      </w:pPr>
      <w:r>
        <w:t xml:space="preserve">Correa’s propaganda machine was launched amid </w:t>
      </w:r>
      <w:r w:rsidR="00E929AB">
        <w:t xml:space="preserve">a war with independent media outlets, including the country’s largest </w:t>
      </w:r>
      <w:r w:rsidR="003C2F5B">
        <w:t xml:space="preserve">newspapers. </w:t>
      </w:r>
      <w:r w:rsidR="00C343C3">
        <w:t>Correa’s secretary of communications said that this was necessary to clarify “errors made by the national press”</w:t>
      </w:r>
      <w:r w:rsidR="005E693A">
        <w:rPr>
          <w:rStyle w:val="FootnoteReference"/>
        </w:rPr>
        <w:footnoteReference w:id="8"/>
      </w:r>
      <w:r w:rsidR="005E693A">
        <w:t xml:space="preserve">,  which Correa called </w:t>
      </w:r>
      <w:r w:rsidR="00C343C3">
        <w:rPr>
          <w:rFonts w:ascii="akzidenz-grotesk-next" w:hAnsi="akzidenz-grotesk-next"/>
          <w:color w:val="141414"/>
        </w:rPr>
        <w:lastRenderedPageBreak/>
        <w:t>“mediocre, corrupt and mendacious</w:t>
      </w:r>
      <w:r w:rsidR="005E693A">
        <w:rPr>
          <w:rFonts w:ascii="akzidenz-grotesk-next" w:hAnsi="akzidenz-grotesk-next"/>
          <w:color w:val="141414"/>
        </w:rPr>
        <w:t>.</w:t>
      </w:r>
      <w:r w:rsidR="00C343C3">
        <w:rPr>
          <w:rFonts w:ascii="akzidenz-grotesk-next" w:hAnsi="akzidenz-grotesk-next"/>
          <w:color w:val="141414"/>
        </w:rPr>
        <w:t>”</w:t>
      </w:r>
      <w:r w:rsidR="005E693A">
        <w:rPr>
          <w:rStyle w:val="FootnoteReference"/>
          <w:rFonts w:ascii="akzidenz-grotesk-next" w:hAnsi="akzidenz-grotesk-next"/>
        </w:rPr>
        <w:footnoteReference w:id="9"/>
      </w:r>
      <w:r w:rsidR="003C2F5B">
        <w:rPr>
          <w:rFonts w:ascii="akzidenz-grotesk-next" w:hAnsi="akzidenz-grotesk-next"/>
          <w:color w:val="141414"/>
        </w:rPr>
        <w:t xml:space="preserve">  </w:t>
      </w:r>
      <w:r w:rsidR="0057049D">
        <w:t xml:space="preserve">In 2013, Correa enacted the Organic Law on Communications, which has been used to </w:t>
      </w:r>
      <w:r w:rsidR="001D41AD">
        <w:t>“</w:t>
      </w:r>
      <w:r w:rsidR="001D41AD" w:rsidRPr="001D41AD">
        <w:t>justify dismissals, defamation suits and fines imposed on reporters</w:t>
      </w:r>
      <w:r w:rsidR="001D41AD">
        <w:t>.</w:t>
      </w:r>
      <w:r w:rsidR="001D41AD" w:rsidRPr="001D41AD">
        <w:t>”</w:t>
      </w:r>
      <w:r w:rsidR="001D41AD">
        <w:rPr>
          <w:rStyle w:val="FootnoteReference"/>
        </w:rPr>
        <w:footnoteReference w:id="10"/>
      </w:r>
    </w:p>
    <w:p w14:paraId="6F2F5CA7" w14:textId="37EE93C8" w:rsidR="007C214A" w:rsidRDefault="00AA23AA" w:rsidP="003636FA">
      <w:r>
        <w:t>On 2015</w:t>
      </w:r>
      <w:r w:rsidR="00560486">
        <w:t>,</w:t>
      </w:r>
      <w:r>
        <w:t xml:space="preserve"> </w:t>
      </w:r>
      <w:r w:rsidR="00860E3A">
        <w:t xml:space="preserve">Rafael Correa issued a packet of constitutional amendments, including a </w:t>
      </w:r>
      <w:r w:rsidR="00CE46E9">
        <w:t xml:space="preserve">proposition to </w:t>
      </w:r>
      <w:r w:rsidR="00860E3A">
        <w:t xml:space="preserve">repeal of term-limits. </w:t>
      </w:r>
    </w:p>
    <w:p w14:paraId="1BECBAEE" w14:textId="77777777" w:rsidR="004A0A7A" w:rsidRDefault="004A0A7A" w:rsidP="003636FA"/>
    <w:p w14:paraId="0E71ED77" w14:textId="76AD211A" w:rsidR="00022A9F" w:rsidRPr="00A9773B" w:rsidRDefault="00022A9F" w:rsidP="00022A9F">
      <w:pPr>
        <w:pStyle w:val="Caption"/>
      </w:pPr>
      <w:r w:rsidRPr="00A9773B">
        <w:lastRenderedPageBreak/>
        <w:t xml:space="preserve">Figure </w:t>
      </w:r>
      <w:r w:rsidR="00000000">
        <w:fldChar w:fldCharType="begin"/>
      </w:r>
      <w:r w:rsidR="00000000">
        <w:instrText xml:space="preserve"> SEQ Figure \* ARABIC </w:instrText>
      </w:r>
      <w:r w:rsidR="00000000">
        <w:fldChar w:fldCharType="separate"/>
      </w:r>
      <w:r w:rsidR="004957B0">
        <w:rPr>
          <w:noProof/>
        </w:rPr>
        <w:t>4</w:t>
      </w:r>
      <w:r w:rsidR="00000000">
        <w:rPr>
          <w:noProof/>
        </w:rPr>
        <w:fldChar w:fldCharType="end"/>
      </w:r>
      <w:r w:rsidRPr="00A9773B">
        <w:t xml:space="preserve">. </w:t>
      </w:r>
      <w:r>
        <w:t>Synthetic control: Ecuador</w:t>
      </w:r>
    </w:p>
    <w:p w14:paraId="189E9587" w14:textId="6D6ACD6D" w:rsidR="00D932CF" w:rsidRDefault="00D932CF" w:rsidP="003636FA">
      <w:r>
        <w:rPr>
          <w:noProof/>
        </w:rPr>
        <w:drawing>
          <wp:inline distT="0" distB="0" distL="0" distR="0" wp14:anchorId="3557B699" wp14:editId="40995216">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5BD06803" w:rsidR="00022A9F" w:rsidRDefault="00022A9F" w:rsidP="00022A9F">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9</w:t>
      </w:r>
      <w:r w:rsidR="00000000">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2A359F99" w14:textId="400F7702" w:rsidR="003E6E36" w:rsidRPr="00F4459E" w:rsidRDefault="003E6E36" w:rsidP="003E6E36">
      <w:pPr>
        <w:pStyle w:val="MyNote"/>
      </w:pPr>
      <w:r>
        <w:t>BRIEF DISCUSSION ABOUT POPULIST GOVERNMENT IN NICARAGUA</w:t>
      </w:r>
    </w:p>
    <w:p w14:paraId="22DF1608" w14:textId="034B8915" w:rsidR="006C1837" w:rsidRDefault="006C1837" w:rsidP="006C1837">
      <w:pPr>
        <w:pStyle w:val="Caption"/>
      </w:pPr>
      <w:r>
        <w:t xml:space="preserve">Table </w:t>
      </w:r>
      <w:r w:rsidR="00000000">
        <w:fldChar w:fldCharType="begin"/>
      </w:r>
      <w:r w:rsidR="00000000">
        <w:instrText xml:space="preserve"> SEQ Table \* ARABIC </w:instrText>
      </w:r>
      <w:r w:rsidR="00000000">
        <w:fldChar w:fldCharType="separate"/>
      </w:r>
      <w:r w:rsidR="004957B0">
        <w:rPr>
          <w:noProof/>
        </w:rPr>
        <w:t>10</w:t>
      </w:r>
      <w:r w:rsidR="00000000">
        <w:rPr>
          <w:noProof/>
        </w:rPr>
        <w:fldChar w:fldCharType="end"/>
      </w:r>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rsidR="00000000">
        <w:fldChar w:fldCharType="begin"/>
      </w:r>
      <w:r w:rsidR="00000000">
        <w:instrText xml:space="preserve"> SEQ Figure \* ARABIC </w:instrText>
      </w:r>
      <w:r w:rsidR="00000000">
        <w:fldChar w:fldCharType="separate"/>
      </w:r>
      <w:r w:rsidR="004957B0">
        <w:rPr>
          <w:noProof/>
        </w:rPr>
        <w:t>5</w:t>
      </w:r>
      <w:r w:rsidR="00000000">
        <w:rPr>
          <w:noProof/>
        </w:rPr>
        <w:fldChar w:fldCharType="end"/>
      </w:r>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11</w:t>
      </w:r>
      <w:r w:rsidR="00000000">
        <w:rPr>
          <w:noProof/>
        </w:rPr>
        <w:fldChar w:fldCharType="end"/>
      </w:r>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2CE5F9C5" w14:textId="6825BA33" w:rsidR="003E6E36" w:rsidRDefault="00D74F06" w:rsidP="003E6E36">
      <w:r>
        <w:t xml:space="preserve">Hugo Chávez rose to power in </w:t>
      </w:r>
      <w:proofErr w:type="gramStart"/>
      <w:r>
        <w:t>1999</w:t>
      </w:r>
      <w:proofErr w:type="gramEnd"/>
    </w:p>
    <w:p w14:paraId="71A8F6A3" w14:textId="3D8FBF7E" w:rsidR="001240CD" w:rsidRDefault="001240CD" w:rsidP="001240CD">
      <w:pPr>
        <w:pStyle w:val="Caption"/>
      </w:pPr>
      <w:r>
        <w:t xml:space="preserve">Table </w:t>
      </w:r>
      <w:r w:rsidR="00000000">
        <w:fldChar w:fldCharType="begin"/>
      </w:r>
      <w:r w:rsidR="00000000">
        <w:instrText xml:space="preserve"> SEQ Table \* ARABIC </w:instrText>
      </w:r>
      <w:r w:rsidR="00000000">
        <w:fldChar w:fldCharType="separate"/>
      </w:r>
      <w:r w:rsidR="004957B0">
        <w:rPr>
          <w:noProof/>
        </w:rPr>
        <w:t>12</w:t>
      </w:r>
      <w:r w:rsidR="00000000">
        <w:rPr>
          <w:noProof/>
        </w:rPr>
        <w:fldChar w:fldCharType="end"/>
      </w:r>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rsidR="00000000">
        <w:fldChar w:fldCharType="begin"/>
      </w:r>
      <w:r w:rsidR="00000000">
        <w:instrText xml:space="preserve"> SEQ Figure \* ARABIC </w:instrText>
      </w:r>
      <w:r w:rsidR="00000000">
        <w:fldChar w:fldCharType="separate"/>
      </w:r>
      <w:r w:rsidR="004957B0">
        <w:rPr>
          <w:noProof/>
        </w:rPr>
        <w:t>6</w:t>
      </w:r>
      <w:r w:rsidR="00000000">
        <w:rPr>
          <w:noProof/>
        </w:rPr>
        <w:fldChar w:fldCharType="end"/>
      </w:r>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rsidR="00000000">
        <w:fldChar w:fldCharType="begin"/>
      </w:r>
      <w:r w:rsidR="00000000">
        <w:instrText xml:space="preserve"> SEQ Table \* ARABIC </w:instrText>
      </w:r>
      <w:r w:rsidR="00000000">
        <w:fldChar w:fldCharType="separate"/>
      </w:r>
      <w:r w:rsidR="004957B0">
        <w:rPr>
          <w:noProof/>
        </w:rPr>
        <w:t>13</w:t>
      </w:r>
      <w:r w:rsidR="00000000">
        <w:rPr>
          <w:noProof/>
        </w:rPr>
        <w:fldChar w:fldCharType="end"/>
      </w:r>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7777777" w:rsidR="00871C90" w:rsidRPr="00871C90" w:rsidRDefault="00871C90" w:rsidP="00871C90">
      <w:pPr>
        <w:pStyle w:val="Bibliography"/>
      </w:pPr>
      <w:r w:rsidRPr="00871C90">
        <w:t xml:space="preserve">Weyland, K. (2013). Latin America’s Authoritarian Drift. </w:t>
      </w:r>
      <w:r w:rsidRPr="00871C90">
        <w:rPr>
          <w:i/>
          <w:iCs/>
        </w:rPr>
        <w:t>Journal of Democracy</w:t>
      </w:r>
      <w:r w:rsidRPr="00871C90">
        <w:t xml:space="preserve">, </w:t>
      </w:r>
      <w:r w:rsidRPr="00871C90">
        <w:rPr>
          <w:i/>
          <w:iCs/>
        </w:rPr>
        <w:t>24</w:t>
      </w:r>
      <w:r w:rsidRPr="00871C90">
        <w:t>(3), 18–32.</w:t>
      </w:r>
    </w:p>
    <w:p w14:paraId="2B093E45" w14:textId="4C4E4182" w:rsidR="00BA685F" w:rsidRDefault="00085EBF" w:rsidP="001256D5">
      <w:pPr>
        <w:pStyle w:val="Bibliography"/>
        <w:numPr>
          <w:ilvl w:val="0"/>
          <w:numId w:val="0"/>
        </w:numPr>
        <w:ind w:left="720"/>
      </w:pPr>
      <w:r>
        <w:fldChar w:fldCharType="end"/>
      </w:r>
    </w:p>
    <w:p w14:paraId="461A5F8C" w14:textId="6130BBDF" w:rsidR="003E6786" w:rsidRDefault="003E6786" w:rsidP="003E6786">
      <w:pPr>
        <w:rPr>
          <w:sz w:val="22"/>
          <w:szCs w:val="20"/>
        </w:rPr>
      </w:pPr>
      <w:r>
        <w:rPr>
          <w:sz w:val="22"/>
          <w:szCs w:val="20"/>
        </w:rPr>
        <w:t>To add:</w:t>
      </w:r>
    </w:p>
    <w:p w14:paraId="24DF23DB" w14:textId="69CD87D9" w:rsidR="004E1BF6" w:rsidRPr="004E1BF6" w:rsidRDefault="004E1BF6" w:rsidP="003E6786">
      <w:r>
        <w:rPr>
          <w:rFonts w:ascii="Arial" w:hAnsi="Arial" w:cs="Arial"/>
          <w:color w:val="222222"/>
          <w:sz w:val="20"/>
          <w:szCs w:val="20"/>
          <w:shd w:val="clear" w:color="auto" w:fill="FFFFFF"/>
        </w:rPr>
        <w:t xml:space="preserve">De la Torre, C. (2012). Rafael Correa un </w:t>
      </w:r>
      <w:proofErr w:type="spellStart"/>
      <w:r>
        <w:rPr>
          <w:rFonts w:ascii="Arial" w:hAnsi="Arial" w:cs="Arial"/>
          <w:color w:val="222222"/>
          <w:sz w:val="20"/>
          <w:szCs w:val="20"/>
          <w:shd w:val="clear" w:color="auto" w:fill="FFFFFF"/>
        </w:rPr>
        <w:t>populista</w:t>
      </w:r>
      <w:proofErr w:type="spellEnd"/>
      <w:r>
        <w:rPr>
          <w:rFonts w:ascii="Arial" w:hAnsi="Arial" w:cs="Arial"/>
          <w:color w:val="222222"/>
          <w:sz w:val="20"/>
          <w:szCs w:val="20"/>
          <w:shd w:val="clear" w:color="auto" w:fill="FFFFFF"/>
        </w:rPr>
        <w:t xml:space="preserve"> del </w:t>
      </w:r>
      <w:proofErr w:type="spellStart"/>
      <w:r>
        <w:rPr>
          <w:rFonts w:ascii="Arial" w:hAnsi="Arial" w:cs="Arial"/>
          <w:color w:val="222222"/>
          <w:sz w:val="20"/>
          <w:szCs w:val="20"/>
          <w:shd w:val="clear" w:color="auto" w:fill="FFFFFF"/>
        </w:rPr>
        <w:t>siglo</w:t>
      </w:r>
      <w:proofErr w:type="spellEnd"/>
      <w:r>
        <w:rPr>
          <w:rFonts w:ascii="Arial" w:hAnsi="Arial" w:cs="Arial"/>
          <w:color w:val="222222"/>
          <w:sz w:val="20"/>
          <w:szCs w:val="20"/>
          <w:shd w:val="clear" w:color="auto" w:fill="FFFFFF"/>
        </w:rPr>
        <w:t xml:space="preserve"> XXI, in:  </w:t>
      </w:r>
      <w:r>
        <w:rPr>
          <w:rFonts w:ascii="Arial" w:hAnsi="Arial" w:cs="Arial"/>
          <w:i/>
          <w:iCs/>
          <w:color w:val="222222"/>
          <w:sz w:val="20"/>
          <w:szCs w:val="20"/>
        </w:rPr>
        <w:t xml:space="preserve">Rafael Correa: Balance de la </w:t>
      </w:r>
      <w:proofErr w:type="spellStart"/>
      <w:r>
        <w:rPr>
          <w:rFonts w:ascii="Arial" w:hAnsi="Arial" w:cs="Arial"/>
          <w:i/>
          <w:iCs/>
          <w:color w:val="222222"/>
          <w:sz w:val="20"/>
          <w:szCs w:val="20"/>
        </w:rPr>
        <w:t>Revolución</w:t>
      </w:r>
      <w:proofErr w:type="spellEnd"/>
      <w:r>
        <w:rPr>
          <w:rFonts w:ascii="Arial" w:hAnsi="Arial" w:cs="Arial"/>
          <w:i/>
          <w:iCs/>
          <w:color w:val="222222"/>
          <w:sz w:val="20"/>
          <w:szCs w:val="20"/>
        </w:rPr>
        <w:t xml:space="preserve"> </w:t>
      </w:r>
      <w:proofErr w:type="spellStart"/>
      <w:r>
        <w:rPr>
          <w:rFonts w:ascii="Arial" w:hAnsi="Arial" w:cs="Arial"/>
          <w:i/>
          <w:iCs/>
          <w:color w:val="222222"/>
          <w:sz w:val="20"/>
          <w:szCs w:val="20"/>
        </w:rPr>
        <w:t>Ciudadana</w:t>
      </w:r>
      <w:proofErr w:type="spellEnd"/>
      <w:r>
        <w:rPr>
          <w:rFonts w:ascii="Arial" w:hAnsi="Arial" w:cs="Arial"/>
          <w:color w:val="222222"/>
          <w:sz w:val="20"/>
          <w:szCs w:val="20"/>
          <w:shd w:val="clear" w:color="auto" w:fill="FFFFFF"/>
        </w:rPr>
        <w:t xml:space="preserve">, 151-170. Quito: </w:t>
      </w:r>
      <w:proofErr w:type="spellStart"/>
      <w:r>
        <w:rPr>
          <w:rFonts w:ascii="Arial" w:hAnsi="Arial" w:cs="Arial"/>
          <w:color w:val="222222"/>
          <w:sz w:val="20"/>
          <w:szCs w:val="20"/>
          <w:shd w:val="clear" w:color="auto" w:fill="FFFFFF"/>
        </w:rPr>
        <w:t>Planeta</w:t>
      </w:r>
      <w:proofErr w:type="spellEnd"/>
      <w:r>
        <w:rPr>
          <w:rFonts w:ascii="Arial" w:hAnsi="Arial" w:cs="Arial"/>
          <w:color w:val="222222"/>
          <w:sz w:val="20"/>
          <w:szCs w:val="20"/>
          <w:shd w:val="clear" w:color="auto" w:fill="FFFFFF"/>
        </w:rPr>
        <w:t>.</w:t>
      </w:r>
    </w:p>
    <w:p w14:paraId="12BEEC73" w14:textId="77777777" w:rsidR="003E6786" w:rsidRPr="00AA1724" w:rsidRDefault="003E6786" w:rsidP="003E6786">
      <w:r>
        <w:rPr>
          <w:rFonts w:ascii="Arial" w:hAnsi="Arial" w:cs="Arial"/>
          <w:color w:val="222222"/>
          <w:sz w:val="20"/>
          <w:szCs w:val="20"/>
          <w:shd w:val="clear" w:color="auto" w:fill="FFFFFF"/>
        </w:rPr>
        <w:t>Philip, George; Panizza, Francisco (2011).</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 xml:space="preserve">The Triumph of Politics: The Return of the Left in Venezuela, </w:t>
      </w:r>
      <w:proofErr w:type="gramStart"/>
      <w:r>
        <w:rPr>
          <w:rFonts w:ascii="Arial" w:hAnsi="Arial" w:cs="Arial"/>
          <w:i/>
          <w:iCs/>
          <w:color w:val="222222"/>
          <w:sz w:val="20"/>
          <w:szCs w:val="20"/>
        </w:rPr>
        <w:t>Bolivia</w:t>
      </w:r>
      <w:proofErr w:type="gramEnd"/>
      <w:r>
        <w:rPr>
          <w:rFonts w:ascii="Arial" w:hAnsi="Arial" w:cs="Arial"/>
          <w:i/>
          <w:iCs/>
          <w:color w:val="222222"/>
          <w:sz w:val="20"/>
          <w:szCs w:val="20"/>
        </w:rPr>
        <w:t xml:space="preserve"> and Ecuador</w:t>
      </w:r>
      <w:r>
        <w:rPr>
          <w:rFonts w:ascii="Arial" w:hAnsi="Arial" w:cs="Arial"/>
          <w:color w:val="222222"/>
          <w:sz w:val="20"/>
          <w:szCs w:val="20"/>
          <w:shd w:val="clear" w:color="auto" w:fill="FFFFFF"/>
        </w:rPr>
        <w:t>. Cambridge: Polity Press</w:t>
      </w:r>
    </w:p>
    <w:p w14:paraId="4BEE5EFD" w14:textId="3F81B14D" w:rsidR="003E6786" w:rsidRPr="003E6786" w:rsidRDefault="00351970" w:rsidP="003E6786">
      <w:proofErr w:type="spellStart"/>
      <w:r>
        <w:rPr>
          <w:rFonts w:ascii="Arial" w:hAnsi="Arial" w:cs="Arial"/>
          <w:color w:val="222222"/>
          <w:sz w:val="20"/>
          <w:szCs w:val="20"/>
          <w:shd w:val="clear" w:color="auto" w:fill="FFFFFF"/>
        </w:rPr>
        <w:t>Sivak</w:t>
      </w:r>
      <w:proofErr w:type="spellEnd"/>
      <w:r>
        <w:rPr>
          <w:rFonts w:ascii="Arial" w:hAnsi="Arial" w:cs="Arial"/>
          <w:color w:val="222222"/>
          <w:sz w:val="20"/>
          <w:szCs w:val="20"/>
          <w:shd w:val="clear" w:color="auto" w:fill="FFFFFF"/>
        </w:rPr>
        <w:t>, M. (2010).</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Evo Morales: The extraordinary rise of the first indigenous president of Bolivia</w:t>
      </w:r>
      <w:r>
        <w:rPr>
          <w:rFonts w:ascii="Arial" w:hAnsi="Arial" w:cs="Arial"/>
          <w:color w:val="222222"/>
          <w:sz w:val="20"/>
          <w:szCs w:val="20"/>
          <w:shd w:val="clear" w:color="auto" w:fill="FFFFFF"/>
        </w:rPr>
        <w:t>. St. Martin's Press.</w:t>
      </w:r>
    </w:p>
    <w:sectPr w:rsidR="003E6786" w:rsidRPr="003E6786"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8B774" w14:textId="77777777" w:rsidR="002D45EB" w:rsidRDefault="002D45EB" w:rsidP="005807A4">
      <w:r>
        <w:separator/>
      </w:r>
    </w:p>
    <w:p w14:paraId="3BD2A61F" w14:textId="77777777" w:rsidR="002D45EB" w:rsidRDefault="002D45EB"/>
  </w:endnote>
  <w:endnote w:type="continuationSeparator" w:id="0">
    <w:p w14:paraId="5FBF758C" w14:textId="77777777" w:rsidR="002D45EB" w:rsidRDefault="002D45EB" w:rsidP="005807A4">
      <w:r>
        <w:continuationSeparator/>
      </w:r>
    </w:p>
    <w:p w14:paraId="4F0D68E1" w14:textId="77777777" w:rsidR="002D45EB" w:rsidRDefault="002D45EB"/>
  </w:endnote>
  <w:endnote w:type="continuationNotice" w:id="1">
    <w:p w14:paraId="7588E16C" w14:textId="77777777" w:rsidR="002D45EB" w:rsidRDefault="002D45EB" w:rsidP="005807A4"/>
    <w:p w14:paraId="1F3CF402" w14:textId="77777777" w:rsidR="002D45EB" w:rsidRDefault="002D45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akzidenz-grotesk-nex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87854" w14:textId="77777777" w:rsidR="002D45EB" w:rsidRDefault="002D45EB">
      <w:r>
        <w:separator/>
      </w:r>
    </w:p>
  </w:footnote>
  <w:footnote w:type="continuationSeparator" w:id="0">
    <w:p w14:paraId="21DF99D5" w14:textId="77777777" w:rsidR="002D45EB" w:rsidRDefault="002D45EB">
      <w:r>
        <w:continuationSeparator/>
      </w:r>
    </w:p>
  </w:footnote>
  <w:footnote w:type="continuationNotice" w:id="1">
    <w:p w14:paraId="6E43FFC1" w14:textId="77777777" w:rsidR="002D45EB" w:rsidRPr="00B831DA" w:rsidRDefault="002D45EB"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 w:id="5">
    <w:p w14:paraId="65F63BEE" w14:textId="129FE492" w:rsidR="00365E0B" w:rsidRDefault="00365E0B">
      <w:pPr>
        <w:pStyle w:val="FootnoteText"/>
      </w:pPr>
      <w:r>
        <w:rPr>
          <w:rStyle w:val="FootnoteReference"/>
        </w:rPr>
        <w:footnoteRef/>
      </w:r>
      <w:r>
        <w:t xml:space="preserve"> See </w:t>
      </w:r>
      <w:hyperlink r:id="rId1" w:history="1">
        <w:r w:rsidRPr="00332224">
          <w:rPr>
            <w:rStyle w:val="Hyperlink"/>
          </w:rPr>
          <w:t>http://news.bbc.co.uk/2/hi/americas/6590245.stm</w:t>
        </w:r>
      </w:hyperlink>
    </w:p>
    <w:p w14:paraId="34FC2643" w14:textId="77777777" w:rsidR="00365E0B" w:rsidRDefault="00365E0B">
      <w:pPr>
        <w:pStyle w:val="FootnoteText"/>
      </w:pPr>
    </w:p>
  </w:footnote>
  <w:footnote w:id="6">
    <w:p w14:paraId="001B94B5" w14:textId="353184BD" w:rsidR="009141E2" w:rsidRDefault="009141E2">
      <w:pPr>
        <w:pStyle w:val="FootnoteText"/>
      </w:pPr>
      <w:r>
        <w:rPr>
          <w:rStyle w:val="FootnoteReference"/>
        </w:rPr>
        <w:footnoteRef/>
      </w:r>
      <w:r>
        <w:t xml:space="preserve"> The head of Congress accepted the dismissal because congressmen were not willing to “risk our lives over this”. See </w:t>
      </w:r>
      <w:hyperlink r:id="rId2" w:history="1">
        <w:r w:rsidRPr="00332224">
          <w:rPr>
            <w:rStyle w:val="Hyperlink"/>
          </w:rPr>
          <w:t>https://www.reuters.com/article/bondsNews/idUSN3030791120071130</w:t>
        </w:r>
      </w:hyperlink>
      <w:r>
        <w:t xml:space="preserve">. </w:t>
      </w:r>
    </w:p>
  </w:footnote>
  <w:footnote w:id="7">
    <w:p w14:paraId="043947C4" w14:textId="3278FBF8" w:rsidR="00A163FA" w:rsidRDefault="00A163FA" w:rsidP="00A163FA">
      <w:pPr>
        <w:pStyle w:val="FootnoteText"/>
      </w:pPr>
      <w:r>
        <w:rPr>
          <w:rStyle w:val="FootnoteReference"/>
        </w:rPr>
        <w:footnoteRef/>
      </w:r>
      <w:r>
        <w:t xml:space="preserve"> </w:t>
      </w:r>
      <w:r>
        <w:t>The number is greater than that of Hugo Chávez, wh</w:t>
      </w:r>
      <w:r w:rsidR="00D15555">
        <w:t xml:space="preserve">o made 195 broadcasts, on average. </w:t>
      </w:r>
      <w:r>
        <w:t xml:space="preserve">See </w:t>
      </w:r>
      <w:r w:rsidRPr="003B6DE2">
        <w:rPr>
          <w:i/>
          <w:iCs w:val="0"/>
        </w:rPr>
        <w:t>BBC</w:t>
      </w:r>
      <w:r>
        <w:t xml:space="preserve"> (</w:t>
      </w:r>
      <w:r w:rsidRPr="003B6DE2">
        <w:t>https://www.bbc.com/mundo/america_latina/2010/01/100115_0115_ecuador_cadenas_jaw</w:t>
      </w:r>
      <w:r>
        <w:t>).</w:t>
      </w:r>
    </w:p>
  </w:footnote>
  <w:footnote w:id="8">
    <w:p w14:paraId="1D8A15DD" w14:textId="3FBE821D" w:rsidR="005E693A" w:rsidRDefault="005E693A">
      <w:pPr>
        <w:pStyle w:val="FootnoteText"/>
      </w:pPr>
      <w:r>
        <w:rPr>
          <w:rStyle w:val="FootnoteReference"/>
        </w:rPr>
        <w:footnoteRef/>
      </w:r>
      <w:r>
        <w:t xml:space="preserve"> </w:t>
      </w:r>
      <w:r>
        <w:t xml:space="preserve">See </w:t>
      </w:r>
      <w:r w:rsidRPr="003B6DE2">
        <w:rPr>
          <w:i/>
          <w:iCs w:val="0"/>
        </w:rPr>
        <w:t>BBC</w:t>
      </w:r>
      <w:r>
        <w:t xml:space="preserve"> (</w:t>
      </w:r>
      <w:r w:rsidRPr="003B6DE2">
        <w:t>https://www.bbc.com/mundo/america_latina/2010/01/100115_0115_ecuador_cadenas_jaw</w:t>
      </w:r>
      <w:r>
        <w:t>).</w:t>
      </w:r>
    </w:p>
  </w:footnote>
  <w:footnote w:id="9">
    <w:p w14:paraId="502BC300" w14:textId="057FDAB8" w:rsidR="005E693A" w:rsidRDefault="005E693A">
      <w:pPr>
        <w:pStyle w:val="FootnoteText"/>
      </w:pPr>
      <w:r>
        <w:rPr>
          <w:rStyle w:val="FootnoteReference"/>
        </w:rPr>
        <w:footnoteRef/>
      </w:r>
      <w:r>
        <w:t xml:space="preserve"> </w:t>
      </w:r>
      <w:r w:rsidRPr="005E693A">
        <w:t>https://rsf.org/en/president-correa-urged-reconsider-decision-not-give-any-more-news-conferences</w:t>
      </w:r>
    </w:p>
  </w:footnote>
  <w:footnote w:id="10">
    <w:p w14:paraId="20106878" w14:textId="3AC7C700" w:rsidR="001D41AD" w:rsidRPr="00C9599B" w:rsidRDefault="001D41AD" w:rsidP="001D41AD">
      <w:pPr>
        <w:rPr>
          <w:rFonts w:ascii="akzidenz-grotesk-next" w:hAnsi="akzidenz-grotesk-next"/>
          <w:color w:val="141414"/>
          <w:sz w:val="20"/>
          <w:szCs w:val="20"/>
        </w:rPr>
      </w:pPr>
      <w:r w:rsidRPr="00C9599B">
        <w:rPr>
          <w:rStyle w:val="FootnoteReference"/>
          <w:sz w:val="20"/>
          <w:szCs w:val="20"/>
        </w:rPr>
        <w:footnoteRef/>
      </w:r>
      <w:r w:rsidRPr="00C9599B">
        <w:rPr>
          <w:sz w:val="20"/>
          <w:szCs w:val="20"/>
        </w:rPr>
        <w:t xml:space="preserve"> See </w:t>
      </w:r>
      <w:hyperlink r:id="rId3" w:history="1">
        <w:r w:rsidR="00C9599B" w:rsidRPr="00C9599B">
          <w:rPr>
            <w:rStyle w:val="Hyperlink"/>
            <w:sz w:val="20"/>
            <w:szCs w:val="20"/>
          </w:rPr>
          <w:t>https://rsf.org/en/country/ecuador</w:t>
        </w:r>
      </w:hyperlink>
      <w:r w:rsidR="00C9599B" w:rsidRPr="00C9599B">
        <w:rPr>
          <w:sz w:val="20"/>
          <w:szCs w:val="20"/>
        </w:rPr>
        <w:t xml:space="preserve">. </w:t>
      </w:r>
      <w:r w:rsidRPr="00C9599B">
        <w:rPr>
          <w:rFonts w:ascii="akzidenz-grotesk-next" w:hAnsi="akzidenz-grotesk-next"/>
          <w:i/>
          <w:iCs/>
          <w:color w:val="141414"/>
          <w:sz w:val="20"/>
          <w:szCs w:val="20"/>
        </w:rPr>
        <w:t xml:space="preserve">Reporters without Borders </w:t>
      </w:r>
      <w:r w:rsidR="00C9599B" w:rsidRPr="00C9599B">
        <w:rPr>
          <w:rFonts w:ascii="akzidenz-grotesk-next" w:hAnsi="akzidenz-grotesk-next"/>
          <w:color w:val="141414"/>
          <w:sz w:val="20"/>
          <w:szCs w:val="20"/>
        </w:rPr>
        <w:t xml:space="preserve">also </w:t>
      </w:r>
      <w:r w:rsidRPr="00C9599B">
        <w:rPr>
          <w:rFonts w:ascii="akzidenz-grotesk-next" w:hAnsi="akzidenz-grotesk-next"/>
          <w:color w:val="141414"/>
          <w:sz w:val="20"/>
          <w:szCs w:val="20"/>
        </w:rPr>
        <w:t>argued that “President Rafael Correa’s three successive terms, from 2007 to 2017, have been dire for press freedom”, and that Correa “has constantly tried to control the media’s agenda and transform the public media into state media, never hesitating to publicly and personally attack his critics in the press, and starting countless conflicts between the government and the independent press”.</w:t>
      </w:r>
    </w:p>
    <w:p w14:paraId="2C786738" w14:textId="308494E4" w:rsidR="001D41AD" w:rsidRDefault="001D41AD">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B6B"/>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14F"/>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5E7B"/>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62A"/>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4F1"/>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364"/>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DC2"/>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108"/>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A3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44F"/>
    <w:rsid w:val="00154585"/>
    <w:rsid w:val="00154D53"/>
    <w:rsid w:val="00154D5D"/>
    <w:rsid w:val="00154DD1"/>
    <w:rsid w:val="001552FC"/>
    <w:rsid w:val="00155C9E"/>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8B"/>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3C0D"/>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5D1"/>
    <w:rsid w:val="001A1ED3"/>
    <w:rsid w:val="001A1EE2"/>
    <w:rsid w:val="001A22A4"/>
    <w:rsid w:val="001A26EC"/>
    <w:rsid w:val="001A2B2C"/>
    <w:rsid w:val="001A2E06"/>
    <w:rsid w:val="001A3741"/>
    <w:rsid w:val="001A38AD"/>
    <w:rsid w:val="001A3B8F"/>
    <w:rsid w:val="001A3CE3"/>
    <w:rsid w:val="001A3E99"/>
    <w:rsid w:val="001A3F49"/>
    <w:rsid w:val="001A422B"/>
    <w:rsid w:val="001A43A2"/>
    <w:rsid w:val="001A4580"/>
    <w:rsid w:val="001A4C19"/>
    <w:rsid w:val="001A4CD0"/>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0FDA"/>
    <w:rsid w:val="001B152E"/>
    <w:rsid w:val="001B1540"/>
    <w:rsid w:val="001B15A4"/>
    <w:rsid w:val="001B1840"/>
    <w:rsid w:val="001B18DD"/>
    <w:rsid w:val="001B1A8E"/>
    <w:rsid w:val="001B1B5C"/>
    <w:rsid w:val="001B1C41"/>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1AD"/>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7E8"/>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62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6B7"/>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E9F"/>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CEF"/>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00"/>
    <w:rsid w:val="00256F52"/>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472"/>
    <w:rsid w:val="00265601"/>
    <w:rsid w:val="0026571E"/>
    <w:rsid w:val="00265D7B"/>
    <w:rsid w:val="0026604A"/>
    <w:rsid w:val="00266063"/>
    <w:rsid w:val="002661E8"/>
    <w:rsid w:val="002664C9"/>
    <w:rsid w:val="00266AEE"/>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5B7"/>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361"/>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5EB"/>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0C"/>
    <w:rsid w:val="002E4155"/>
    <w:rsid w:val="002E44C3"/>
    <w:rsid w:val="002E454C"/>
    <w:rsid w:val="002E48DF"/>
    <w:rsid w:val="002E4921"/>
    <w:rsid w:val="002E4FD1"/>
    <w:rsid w:val="002E554B"/>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665"/>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29C9"/>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1AE"/>
    <w:rsid w:val="0033324C"/>
    <w:rsid w:val="003335FE"/>
    <w:rsid w:val="00333BA8"/>
    <w:rsid w:val="00333DA4"/>
    <w:rsid w:val="00333E30"/>
    <w:rsid w:val="00334022"/>
    <w:rsid w:val="00334072"/>
    <w:rsid w:val="003341A2"/>
    <w:rsid w:val="00334796"/>
    <w:rsid w:val="0033480C"/>
    <w:rsid w:val="00334B8E"/>
    <w:rsid w:val="00335690"/>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1970"/>
    <w:rsid w:val="003524BD"/>
    <w:rsid w:val="003527D8"/>
    <w:rsid w:val="003529C5"/>
    <w:rsid w:val="00352A50"/>
    <w:rsid w:val="003533EC"/>
    <w:rsid w:val="00353C65"/>
    <w:rsid w:val="00354052"/>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0B"/>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03D"/>
    <w:rsid w:val="003761D6"/>
    <w:rsid w:val="00376229"/>
    <w:rsid w:val="003763A1"/>
    <w:rsid w:val="0037682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DE2"/>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2F5B"/>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064"/>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893"/>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499"/>
    <w:rsid w:val="003E55B3"/>
    <w:rsid w:val="003E567A"/>
    <w:rsid w:val="003E5A18"/>
    <w:rsid w:val="003E643A"/>
    <w:rsid w:val="003E64BD"/>
    <w:rsid w:val="003E65E3"/>
    <w:rsid w:val="003E6786"/>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973"/>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7D8"/>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A7A"/>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CD6"/>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2C0"/>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00F"/>
    <w:rsid w:val="004C3131"/>
    <w:rsid w:val="004C3173"/>
    <w:rsid w:val="004C323B"/>
    <w:rsid w:val="004C32B1"/>
    <w:rsid w:val="004C33E8"/>
    <w:rsid w:val="004C34B0"/>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8DF"/>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BF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27D"/>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5D04"/>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40"/>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2E1"/>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9E7"/>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975"/>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8FC"/>
    <w:rsid w:val="00555CD5"/>
    <w:rsid w:val="0055648F"/>
    <w:rsid w:val="0055650F"/>
    <w:rsid w:val="005567F4"/>
    <w:rsid w:val="00556FA3"/>
    <w:rsid w:val="005577A9"/>
    <w:rsid w:val="005579DD"/>
    <w:rsid w:val="005601C8"/>
    <w:rsid w:val="005601FD"/>
    <w:rsid w:val="0056025A"/>
    <w:rsid w:val="0056035D"/>
    <w:rsid w:val="00560486"/>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1A1"/>
    <w:rsid w:val="005673A2"/>
    <w:rsid w:val="00567894"/>
    <w:rsid w:val="00567A8A"/>
    <w:rsid w:val="00567D49"/>
    <w:rsid w:val="00567F75"/>
    <w:rsid w:val="0057049D"/>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C"/>
    <w:rsid w:val="00585F1F"/>
    <w:rsid w:val="0058600E"/>
    <w:rsid w:val="00586321"/>
    <w:rsid w:val="00586511"/>
    <w:rsid w:val="005865E9"/>
    <w:rsid w:val="00586B15"/>
    <w:rsid w:val="005873CF"/>
    <w:rsid w:val="005876B1"/>
    <w:rsid w:val="0058778E"/>
    <w:rsid w:val="005877AA"/>
    <w:rsid w:val="005901C9"/>
    <w:rsid w:val="00590677"/>
    <w:rsid w:val="005906BB"/>
    <w:rsid w:val="005908E1"/>
    <w:rsid w:val="00590A3E"/>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19"/>
    <w:rsid w:val="00595D7E"/>
    <w:rsid w:val="00595F4F"/>
    <w:rsid w:val="00596049"/>
    <w:rsid w:val="00596151"/>
    <w:rsid w:val="00596286"/>
    <w:rsid w:val="0059637D"/>
    <w:rsid w:val="00596D48"/>
    <w:rsid w:val="00596F91"/>
    <w:rsid w:val="005A0035"/>
    <w:rsid w:val="005A0324"/>
    <w:rsid w:val="005A063A"/>
    <w:rsid w:val="005A09DC"/>
    <w:rsid w:val="005A0C39"/>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1D80"/>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754"/>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3A"/>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29"/>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761"/>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43"/>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239"/>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15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20E"/>
    <w:rsid w:val="0065063A"/>
    <w:rsid w:val="0065077F"/>
    <w:rsid w:val="00650929"/>
    <w:rsid w:val="006512AF"/>
    <w:rsid w:val="00651E00"/>
    <w:rsid w:val="006520E4"/>
    <w:rsid w:val="006521BB"/>
    <w:rsid w:val="00652207"/>
    <w:rsid w:val="006523BA"/>
    <w:rsid w:val="00652532"/>
    <w:rsid w:val="00652633"/>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23E"/>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D8E"/>
    <w:rsid w:val="006A7F0C"/>
    <w:rsid w:val="006B01F1"/>
    <w:rsid w:val="006B025B"/>
    <w:rsid w:val="006B0694"/>
    <w:rsid w:val="006B0848"/>
    <w:rsid w:val="006B094B"/>
    <w:rsid w:val="006B0B8C"/>
    <w:rsid w:val="006B0BB8"/>
    <w:rsid w:val="006B10A6"/>
    <w:rsid w:val="006B1111"/>
    <w:rsid w:val="006B2151"/>
    <w:rsid w:val="006B21B0"/>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183"/>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57C"/>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7"/>
    <w:rsid w:val="006F115E"/>
    <w:rsid w:val="006F116A"/>
    <w:rsid w:val="006F124D"/>
    <w:rsid w:val="006F12FC"/>
    <w:rsid w:val="006F17AD"/>
    <w:rsid w:val="006F207E"/>
    <w:rsid w:val="006F2503"/>
    <w:rsid w:val="006F2AB1"/>
    <w:rsid w:val="006F2BCD"/>
    <w:rsid w:val="006F2CC4"/>
    <w:rsid w:val="006F3141"/>
    <w:rsid w:val="006F317F"/>
    <w:rsid w:val="006F363A"/>
    <w:rsid w:val="006F3A80"/>
    <w:rsid w:val="006F3E30"/>
    <w:rsid w:val="006F3ED5"/>
    <w:rsid w:val="006F42D5"/>
    <w:rsid w:val="006F4645"/>
    <w:rsid w:val="006F4868"/>
    <w:rsid w:val="006F4C7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6DBB"/>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212"/>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3EB"/>
    <w:rsid w:val="00753C49"/>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2EE"/>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4B"/>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14A"/>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3C"/>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BDA"/>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1733"/>
    <w:rsid w:val="007F20B3"/>
    <w:rsid w:val="007F2718"/>
    <w:rsid w:val="007F2829"/>
    <w:rsid w:val="007F31A2"/>
    <w:rsid w:val="007F33A3"/>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163B"/>
    <w:rsid w:val="00802A45"/>
    <w:rsid w:val="00802AE5"/>
    <w:rsid w:val="00802C35"/>
    <w:rsid w:val="00803068"/>
    <w:rsid w:val="008032E1"/>
    <w:rsid w:val="00803338"/>
    <w:rsid w:val="00803790"/>
    <w:rsid w:val="00803CCE"/>
    <w:rsid w:val="008040EE"/>
    <w:rsid w:val="00804262"/>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2B6"/>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A80"/>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2E4D"/>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3A"/>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CDE"/>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5F91"/>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FE"/>
    <w:rsid w:val="008A5525"/>
    <w:rsid w:val="008A5973"/>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3E"/>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5E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07EC7"/>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1E2"/>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27A73"/>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272"/>
    <w:rsid w:val="009A6305"/>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B86"/>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2AB"/>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B87"/>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9F0"/>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2D"/>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3FA"/>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81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A1E"/>
    <w:rsid w:val="00A53E0E"/>
    <w:rsid w:val="00A545B6"/>
    <w:rsid w:val="00A549F5"/>
    <w:rsid w:val="00A54B88"/>
    <w:rsid w:val="00A54E50"/>
    <w:rsid w:val="00A5530D"/>
    <w:rsid w:val="00A5560D"/>
    <w:rsid w:val="00A55C77"/>
    <w:rsid w:val="00A55DAA"/>
    <w:rsid w:val="00A56542"/>
    <w:rsid w:val="00A567A3"/>
    <w:rsid w:val="00A567F1"/>
    <w:rsid w:val="00A56A79"/>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1724"/>
    <w:rsid w:val="00AA2151"/>
    <w:rsid w:val="00AA23AA"/>
    <w:rsid w:val="00AA25C0"/>
    <w:rsid w:val="00AA2FBB"/>
    <w:rsid w:val="00AA3013"/>
    <w:rsid w:val="00AA3093"/>
    <w:rsid w:val="00AA34B7"/>
    <w:rsid w:val="00AA38F3"/>
    <w:rsid w:val="00AA39BC"/>
    <w:rsid w:val="00AA4141"/>
    <w:rsid w:val="00AA4157"/>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06B"/>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0AC"/>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6502"/>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BA8"/>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5A5B"/>
    <w:rsid w:val="00B1639F"/>
    <w:rsid w:val="00B16701"/>
    <w:rsid w:val="00B16F2E"/>
    <w:rsid w:val="00B16F69"/>
    <w:rsid w:val="00B170FF"/>
    <w:rsid w:val="00B17172"/>
    <w:rsid w:val="00B171CE"/>
    <w:rsid w:val="00B176F6"/>
    <w:rsid w:val="00B213A0"/>
    <w:rsid w:val="00B21459"/>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34"/>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50"/>
    <w:rsid w:val="00B551A5"/>
    <w:rsid w:val="00B55508"/>
    <w:rsid w:val="00B55547"/>
    <w:rsid w:val="00B55583"/>
    <w:rsid w:val="00B558F1"/>
    <w:rsid w:val="00B559EF"/>
    <w:rsid w:val="00B55A9E"/>
    <w:rsid w:val="00B55C56"/>
    <w:rsid w:val="00B55D89"/>
    <w:rsid w:val="00B55FAD"/>
    <w:rsid w:val="00B560FF"/>
    <w:rsid w:val="00B5654D"/>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6D"/>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676"/>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3B3C"/>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6A9"/>
    <w:rsid w:val="00BE077B"/>
    <w:rsid w:val="00BE07CC"/>
    <w:rsid w:val="00BE0C0C"/>
    <w:rsid w:val="00BE0EFD"/>
    <w:rsid w:val="00BE0F82"/>
    <w:rsid w:val="00BE119C"/>
    <w:rsid w:val="00BE140E"/>
    <w:rsid w:val="00BE1947"/>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6A1"/>
    <w:rsid w:val="00C32722"/>
    <w:rsid w:val="00C327D0"/>
    <w:rsid w:val="00C32A45"/>
    <w:rsid w:val="00C32A8A"/>
    <w:rsid w:val="00C32B95"/>
    <w:rsid w:val="00C330C8"/>
    <w:rsid w:val="00C331E0"/>
    <w:rsid w:val="00C33E6C"/>
    <w:rsid w:val="00C341E9"/>
    <w:rsid w:val="00C343C3"/>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5F37"/>
    <w:rsid w:val="00C462BE"/>
    <w:rsid w:val="00C46358"/>
    <w:rsid w:val="00C46497"/>
    <w:rsid w:val="00C46802"/>
    <w:rsid w:val="00C469B9"/>
    <w:rsid w:val="00C46AC7"/>
    <w:rsid w:val="00C46D28"/>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14E"/>
    <w:rsid w:val="00C81E96"/>
    <w:rsid w:val="00C81FF3"/>
    <w:rsid w:val="00C82091"/>
    <w:rsid w:val="00C821B8"/>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99B"/>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92D"/>
    <w:rsid w:val="00CC20F0"/>
    <w:rsid w:val="00CC211E"/>
    <w:rsid w:val="00CC2A96"/>
    <w:rsid w:val="00CC2B3F"/>
    <w:rsid w:val="00CC3227"/>
    <w:rsid w:val="00CC37A0"/>
    <w:rsid w:val="00CC3A97"/>
    <w:rsid w:val="00CC3FCB"/>
    <w:rsid w:val="00CC40BF"/>
    <w:rsid w:val="00CC4114"/>
    <w:rsid w:val="00CC447D"/>
    <w:rsid w:val="00CC461A"/>
    <w:rsid w:val="00CC4A0E"/>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2A5"/>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6E9"/>
    <w:rsid w:val="00CE4727"/>
    <w:rsid w:val="00CE4DFC"/>
    <w:rsid w:val="00CE5035"/>
    <w:rsid w:val="00CE55C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49D"/>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555"/>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17A"/>
    <w:rsid w:val="00D632D6"/>
    <w:rsid w:val="00D6330A"/>
    <w:rsid w:val="00D641B7"/>
    <w:rsid w:val="00D6458A"/>
    <w:rsid w:val="00D64590"/>
    <w:rsid w:val="00D646FB"/>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4F06"/>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87A4B"/>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03"/>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4EE1"/>
    <w:rsid w:val="00E05741"/>
    <w:rsid w:val="00E05A64"/>
    <w:rsid w:val="00E05AA0"/>
    <w:rsid w:val="00E05CC2"/>
    <w:rsid w:val="00E060F7"/>
    <w:rsid w:val="00E061F3"/>
    <w:rsid w:val="00E0682B"/>
    <w:rsid w:val="00E06901"/>
    <w:rsid w:val="00E06980"/>
    <w:rsid w:val="00E072E0"/>
    <w:rsid w:val="00E0739F"/>
    <w:rsid w:val="00E073CE"/>
    <w:rsid w:val="00E07752"/>
    <w:rsid w:val="00E079C9"/>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1F5"/>
    <w:rsid w:val="00E23375"/>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9AB"/>
    <w:rsid w:val="00E92BCD"/>
    <w:rsid w:val="00E92E88"/>
    <w:rsid w:val="00E92F71"/>
    <w:rsid w:val="00E93171"/>
    <w:rsid w:val="00E937AC"/>
    <w:rsid w:val="00E9389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7BE"/>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724"/>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5DA"/>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07A"/>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25"/>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EC"/>
    <w:rsid w:val="00F2635A"/>
    <w:rsid w:val="00F27019"/>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3FE"/>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C5E"/>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005"/>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3E6786"/>
  </w:style>
  <w:style w:type="paragraph" w:styleId="HTMLPreformatted">
    <w:name w:val="HTML Preformatted"/>
    <w:basedOn w:val="Normal"/>
    <w:link w:val="HTMLPreformattedChar"/>
    <w:uiPriority w:val="99"/>
    <w:semiHidden/>
    <w:unhideWhenUsed/>
    <w:rsid w:val="004A0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4A0A7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4227356">
      <w:bodyDiv w:val="1"/>
      <w:marLeft w:val="0"/>
      <w:marRight w:val="0"/>
      <w:marTop w:val="0"/>
      <w:marBottom w:val="0"/>
      <w:divBdr>
        <w:top w:val="none" w:sz="0" w:space="0" w:color="auto"/>
        <w:left w:val="none" w:sz="0" w:space="0" w:color="auto"/>
        <w:bottom w:val="none" w:sz="0" w:space="0" w:color="auto"/>
        <w:right w:val="none" w:sz="0" w:space="0" w:color="auto"/>
      </w:divBdr>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6547">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rsf.org/en/country/ecuador" TargetMode="External"/><Relationship Id="rId2" Type="http://schemas.openxmlformats.org/officeDocument/2006/relationships/hyperlink" Target="https://www.reuters.com/article/bondsNews/idUSN3030791120071130" TargetMode="External"/><Relationship Id="rId1" Type="http://schemas.openxmlformats.org/officeDocument/2006/relationships/hyperlink" Target="http://news.bbc.co.uk/2/hi/americas/6590245.stm" TargetMode="Externa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713</Words>
  <Characters>6106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